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\\uc0\\u65288{}\\uc0\\u21513{}\\uc0\\u30000{} 2005; \\uc0\\u23567{}\\uc0\\u24029{}\\uc0\\u12539{}\\uc0\\u35199{}\\uc0\\u26449{} 2008; \\uc0\\u23567{}\\uc0\\u28580{}\\uc0\\u12539{}\\uc0\\u23567{}\\uc0\\u37326{}\\uc0\\u12539{}\\uc0\\u36817{}\\uc0\\u26862{}\\uc0\\u12539{}\\uc0\\u21916{}\\uc0\\u22810{} 2008; \\uc0\\u23665{}\\uc0\\u30000{} 2009; 2010; \\uc0\\u28580{}\\uc0\\u26449{}\\uc0\\u12539{}\\uc0\\u20234{}\\uc0\\u34276{}\\uc0\\u12539{}\\uc0\\u20493{}\\uc0\\u36062{}\\uc0\\u12539{}\\uc0\\u21513{}\\uc0\\u30000{}\\uc0\\u12539{}\\uc0\\u31282{}\\uc0\\u22435{} 2010; \\uc0\\u28580{}\\uc0\\u26449{}\\uc0\\u12539{}\\uc0\\u40658{}\\uc0\\u30000{}\\uc0\\u12539{}\\uc0\\u26085{}\\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uc0\\u19979{}\\uc0\\u37096{}\\uc0\\u12539{}\\uc0\\u23665{}\\uc0\\u26412{}\\uc0\\u12539{}\\uc0\\u26862{}\\uc0\\u19979{} 2014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・小野・近森・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伊藤・倍賞・吉田・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黒田・日下部・山本・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4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・小野・近森・喜多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山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・伊藤・倍賞・吉田・稲垣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・黒田・日下部・山本・森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4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F85552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\\uc0\\u65288{}King 2000; Kitamura 2007; Sakaue, Ogawa &amp; Sawamura 2021; Sifuna &amp; Sawamura 2010; Sifuna, Sawamura, Shimada &amp; Malenya 2015\\uc0\\u65289{}","plainCita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, Ogawa &amp; Sawamura 2021; Sifuna &amp; Sawamura 2010; Sifuna, Sawamura, Shimada &amp; Malenya 201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ing 2000; Kitamura 2007; Sakaue, Ogawa &amp; Sawamura 2021; Sifuna &amp; Sawamura 2010; Sifuna, Sawamura, Shimada &amp; Malenya 2015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2005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\\uc0\\u65288{}\\uc0\\u21513{}\\uc0\\u30000{} 2005; \\uc0\\u23567{}\\uc0\\u28580{}\\uc0\\u12411{}\\uc0\\u12363{} 2008; \\uc0\\u23567{}\\uc0\\u24029{}\\uc0\\u12539{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35199{}\\uc0\\u26449{} 2008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:{"date-parts":[["2008"]]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Default="00D93519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\\uc0\\u65288{}\\uc0\\u21513{}\\uc0\\u30000{} 2005; \\uc0\\u23567{}\\uc0\\u24029{}\\uc0\\u12539{}\\uc0\\u35199{}\\uc0\\u26449{} 2008; \\uc0\\u23567{}\\uc0\\u28580{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山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IeRbU6v6","properties":{"formattedCitation":"\\uc0\\u65288{}King 2000; Kitamura 2007; Sakaue et al. 2021; Sifuna &amp; Sawamura 2010; Sifuna et al. 2015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ing 2000; Kitamura 2007; Sakaue et al. 2021; Sifuna &amp; Sawamura 2010; Sifuna et al. 2015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7B11CE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7B11CE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0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1F6DF5" w:rsidRPr="007B11CE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LqA2MIu","properties":{"formattedCitation":"\\uc0\\u65288{}\\uc0\\u35199{}\\uc0\\u24029{} 1989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西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89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87,"uris":["http://zotero.org/users/2816249/items/F2HVYZ4H"],"itemData":{"id":5187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にしか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3-41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東京大学出版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の起源と今日的意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鶴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川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侃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西川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1989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43F03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\\uc0\\u65288{}\\uc0\\u23665{}\\uc0\\u19979{} 1999; World Bank 2000; Thoburn 2000; \\uc0\\u22269{}\\uc0\\u38555{}\\uc0\\u21332{}\\uc0\\u21147{}\\uc0\\u37504{}\\uc0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\\u34892{} 1999; Stiglitz 1998\\uc0\\u65289{}","plainCitatio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（山下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88,"uris":["http://zotero.org/users/2816249/items/DXIW6Y53"],"itemData":{"id":5188,"type":"article-journal","container-title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やましたしょういち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d Universi</w:instrText>
      </w:r>
      <w:r w:rsidR="00743F03">
        <w:rPr>
          <w:rFonts w:ascii="Times New Roman" w:eastAsia="ＭＳ 明朝" w:hAnsi="Times New Roman" w:cs="Times New Roman"/>
          <w:sz w:val="24"/>
          <w:szCs w:val="24"/>
        </w:rPr>
        <w:instrText>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["2000"]]},"citation-key":"thoburn2000"}},{"id":5191,"uris":["http://zotero.org/users/2816249/items/BNE2CUYK"],"itemData":{"id":5191,"type":"webpage","container-title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</w:instrText>
      </w:r>
      <w:r w:rsidR="00743F03">
        <w:rPr>
          <w:rFonts w:ascii="Times New Roman" w:eastAsia="ＭＳ 明朝" w:hAnsi="Times New Roman" w:cs="Times New Roman"/>
          <w:sz w:val="24"/>
          <w:szCs w:val="24"/>
        </w:rPr>
        <w:instrText xml:space="preserve">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山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DE2767" w:rsidRPr="00DE2767">
        <w:rPr>
          <w:rFonts w:ascii="Times New Roman" w:hAnsi="Times New Roman" w:cs="Times New Roman"/>
          <w:sz w:val="24"/>
          <w:szCs w:val="24"/>
        </w:rPr>
        <w:t>国際協力銀行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1999; Stiglitz 1998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bookmarkEnd w:id="0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\\uc0\\u65288{}\\uc0\\u26647{}\\uc0\\u26412{} 2006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6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oliFOinX","properties":{"formattedCitation":"\\uc0\\u65288{}Koizumi 2005; Malkki 2001; Hartigan 2015; Daston 2004; United Nations 2017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; Malkki 2001; Hartigan 2015; Daston 2004; United Nations 2017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9/items/5HMTGIPQ"],"itemData":{"id":5218,"type":"article-journal","container-title":"Anthropology News","issue":"7","journalAbbreviatio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Koizumi 2005; Malkki 2001; Hartigan 2015; Daston 2004; United Nations 2017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\\uc0\\u65288{}\\uc0\\u26647{}\\uc0\\u26412{} 2008; \\uc0\\u12498{}\\uc0\\u12505{}\\uc0\\u12452{}\\uc0\\u12525{} 2007\\uc0\\u65289{}","plainCitatio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publisher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7"]]},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栗本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ヒベイロ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7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\\uc0\\u65288{}\\uc0\\u31282{}\\uc0\\u22580{} 2011; \\uc0\\u12462{}\\uc0\\u12450{}\\uc0\\u12484{} 2002; \\uc0\\u29872{}\\uc0\\u22659{}\\uc0\\u30465{} 2013\\uc0\\u6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（稲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8,"uris":["http://zotero.org/users/2816249/items/W2U8W57J"],"itemData":{"id":5198,"type":"book","ISBN":"4-335-16067-4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event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"}],"accessed":{"date-parts":[["2022",12,6]]},"issued":{"date-parts":[["2013"]]},"citation-key":"kankyosho2013"}}],"schema":"https://github.com/citation-style-language/sc</w:instrText>
      </w:r>
      <w:r w:rsidR="00DE2767">
        <w:rPr>
          <w:rFonts w:ascii="Times New Roman" w:eastAsia="ＭＳ 明朝" w:hAnsi="Times New Roman" w:cs="Times New Roman"/>
          <w:sz w:val="24"/>
          <w:szCs w:val="24"/>
        </w:rPr>
        <w:instrText xml:space="preserve">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稲場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1; </w:t>
      </w:r>
      <w:r w:rsidR="00DE2767" w:rsidRPr="00DE2767">
        <w:rPr>
          <w:rFonts w:ascii="Times New Roman" w:hAnsi="Times New Roman" w:cs="Times New Roman"/>
          <w:sz w:val="24"/>
          <w:szCs w:val="24"/>
        </w:rPr>
        <w:t>ギアツ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2; </w:t>
      </w:r>
      <w:r w:rsidR="00DE2767" w:rsidRPr="00DE2767">
        <w:rPr>
          <w:rFonts w:ascii="Times New Roman" w:hAnsi="Times New Roman" w:cs="Times New Roman"/>
          <w:sz w:val="24"/>
          <w:szCs w:val="24"/>
        </w:rPr>
        <w:t>環境省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3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4A530E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4bY2kLtZ","properties":{"formattedCitation":"\\uc0\\u65288{}\\uc0\\u26647{}\\uc0\\u26412{} 2008:65\\uc0\\u65289{}","plainCitatio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:65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","label":"page"}],"sche</w:instrText>
      </w:r>
      <w:r w:rsidR="00795B8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8:65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YGrFxRk","properties":{"formattedCitation":"\\uc0\\u65288{}2008:65\\uc0\\u8211{}66\\uc0\\u65289{}","plainCitatio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8:65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–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66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-66","label":"page","suppress-author":t</w:instrText>
      </w:r>
      <w:r w:rsidR="00795B8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ue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2008:65–66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311BD3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1LIcr2W2","properties":{"formattedCitation":"\\uc0\\u65288{}Koizumi 2005; \\uc0\\u12498{}\\uc0\\u12505{}\\uc0\\u12452{}\\uc0\\u12525{} 2007\\uc0\\u65289{}","plainCitatio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Koizumi 2005;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</w:instrText>
      </w:r>
      <w:r w:rsidR="00743F03">
        <w:rPr>
          <w:rFonts w:ascii="Times New Roman" w:eastAsia="ＭＳ 明朝" w:hAnsi="Times New Roman" w:cs="Times New Roman"/>
          <w:sz w:val="24"/>
          <w:szCs w:val="24"/>
          <w:lang w:val="fr-FR"/>
        </w:rPr>
        <w:instrText>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6,"uris":["http://zotero.org/users/2816249/items/CEVEITNC"],"itemData":{"id":5196,"type":"chapt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er","container-title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publisher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"citation-key":"hibeiro2007"}}],"schema":"https://github.com/citation-</w:instrText>
      </w:r>
      <w:r w:rsidR="00743F0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proofErr w:type="spellStart"/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Koizumi</w:t>
      </w:r>
      <w:proofErr w:type="spellEnd"/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ヒベイロ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7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k1ssIc6L","properties":{"formattedCitation":"\\uc0\\u65288{}\\uc0\\u26647{}\\uc0\\u26412{} 2006; 2008\\uc0\\u65289{}","plainCitatio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; 2008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6"]]},"citation-key":"kurimoto2006"}},{"id":5195,"uris":["http://zotero.org/users/2816249/items/5KXUCVRF"],"itemData":{"id":5195,"type":"chapter","container-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795B8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8"]]},"citation-key":"kurimoto2008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6; 2008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08HgZUk","properties":{"formattedCitation":"\\uc0\\u65288{}Koizumi 2005:3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3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oizumi 2005:3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BPJeQR7K","properties":{"formattedCitation":"\\uc0\\u65288{}Koizumi 2005:1\\uc0\\u8211{}2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1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–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Koizumi 2005:1–2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0CE7" w:rsidRPr="00311BD3" w:rsidRDefault="0016633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ab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2C74C9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2C74C9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8E6F1E" w:rsidRPr="008E6F1E" w:rsidRDefault="005604B0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8E6F1E">
        <w:rPr>
          <w:lang w:val="fr-FR"/>
        </w:rPr>
        <w:instrText xml:space="preserve"> ADDIN ZOTERO_BIBL {"uncited":[],"omitted":[],"custom":[]} CSL_BIBLIOGRAPHY </w:instrText>
      </w:r>
      <w:r w:rsidRPr="00F85552">
        <w:fldChar w:fldCharType="separate"/>
      </w:r>
      <w:bookmarkStart w:id="1" w:name="_GoBack"/>
      <w:bookmarkEnd w:id="1"/>
      <w:r w:rsidR="008E6F1E" w:rsidRPr="008E6F1E">
        <w:rPr>
          <w:rFonts w:ascii="Times New Roman" w:hAnsi="Times New Roman" w:cs="Times New Roman"/>
          <w:sz w:val="24"/>
          <w:szCs w:val="24"/>
        </w:rPr>
        <w:t>稲場圭信</w:t>
      </w:r>
      <w:r w:rsidR="008E6F1E" w:rsidRPr="008E6F1E">
        <w:rPr>
          <w:rFonts w:ascii="Times New Roman" w:hAnsi="Times New Roman" w:cs="Times New Roman"/>
          <w:sz w:val="24"/>
          <w:szCs w:val="24"/>
        </w:rPr>
        <w:t xml:space="preserve"> 2011</w:t>
      </w:r>
      <w:r w:rsidR="008E6F1E" w:rsidRPr="008E6F1E">
        <w:rPr>
          <w:rFonts w:ascii="Times New Roman" w:hAnsi="Times New Roman" w:cs="Times New Roman"/>
          <w:sz w:val="24"/>
          <w:szCs w:val="24"/>
        </w:rPr>
        <w:t>『利他主義と宗教』弘文堂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8</w:t>
      </w:r>
      <w:r w:rsidRPr="008E6F1E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8E6F1E">
        <w:rPr>
          <w:rFonts w:ascii="Times New Roman" w:hAnsi="Times New Roman" w:cs="Times New Roman"/>
          <w:sz w:val="24"/>
          <w:szCs w:val="24"/>
        </w:rPr>
        <w:t>―</w:t>
      </w:r>
      <w:r w:rsidRPr="008E6F1E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8E6F1E">
        <w:rPr>
          <w:rFonts w:ascii="Times New Roman" w:hAnsi="Times New Roman" w:cs="Times New Roman"/>
          <w:sz w:val="24"/>
          <w:szCs w:val="24"/>
        </w:rPr>
        <w:t xml:space="preserve"> ―</w:t>
      </w:r>
      <w:r w:rsidRPr="008E6F1E">
        <w:rPr>
          <w:rFonts w:ascii="Times New Roman" w:hAnsi="Times New Roman" w:cs="Times New Roman"/>
          <w:sz w:val="24"/>
          <w:szCs w:val="24"/>
        </w:rPr>
        <w:t>』学文社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8</w:t>
      </w:r>
      <w:r w:rsidRPr="008E6F1E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8E6F1E">
        <w:rPr>
          <w:rFonts w:ascii="Times New Roman" w:hAnsi="Times New Roman" w:cs="Times New Roman"/>
          <w:sz w:val="24"/>
          <w:szCs w:val="24"/>
        </w:rPr>
        <w:t xml:space="preserve"> : </w:t>
      </w:r>
      <w:r w:rsidRPr="008E6F1E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8E6F1E">
        <w:rPr>
          <w:rFonts w:ascii="Times New Roman" w:hAnsi="Times New Roman" w:cs="Times New Roman"/>
          <w:sz w:val="24"/>
          <w:szCs w:val="24"/>
        </w:rPr>
        <w:t>3:11–16</w:t>
      </w:r>
      <w:r w:rsidRPr="008E6F1E">
        <w:rPr>
          <w:rFonts w:ascii="Times New Roman" w:hAnsi="Times New Roman" w:cs="Times New Roman"/>
          <w:sz w:val="24"/>
          <w:szCs w:val="24"/>
        </w:rPr>
        <w:t>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環境省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13</w:t>
      </w:r>
      <w:r w:rsidRPr="008E6F1E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8E6F1E">
        <w:rPr>
          <w:rFonts w:ascii="Times New Roman" w:hAnsi="Times New Roman" w:cs="Times New Roman"/>
          <w:sz w:val="24"/>
          <w:szCs w:val="24"/>
        </w:rPr>
        <w:t xml:space="preserve"> </w:t>
      </w:r>
      <w:r w:rsidRPr="008E6F1E">
        <w:rPr>
          <w:rFonts w:ascii="Times New Roman" w:hAnsi="Times New Roman" w:cs="Times New Roman"/>
          <w:sz w:val="24"/>
          <w:szCs w:val="24"/>
        </w:rPr>
        <w:t>平成</w:t>
      </w:r>
      <w:r w:rsidRPr="008E6F1E">
        <w:rPr>
          <w:rFonts w:ascii="Times New Roman" w:hAnsi="Times New Roman" w:cs="Times New Roman"/>
          <w:sz w:val="24"/>
          <w:szCs w:val="24"/>
        </w:rPr>
        <w:t xml:space="preserve"> 25 </w:t>
      </w:r>
      <w:r w:rsidRPr="008E6F1E">
        <w:rPr>
          <w:rFonts w:ascii="Times New Roman" w:hAnsi="Times New Roman" w:cs="Times New Roman"/>
          <w:sz w:val="24"/>
          <w:szCs w:val="24"/>
        </w:rPr>
        <w:t>年版」</w:t>
      </w:r>
      <w:r w:rsidRPr="008E6F1E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8E6F1E">
        <w:rPr>
          <w:rFonts w:ascii="Times New Roman" w:hAnsi="Times New Roman" w:cs="Times New Roman"/>
          <w:sz w:val="24"/>
          <w:szCs w:val="24"/>
        </w:rPr>
        <w:t>（</w:t>
      </w:r>
      <w:r w:rsidRPr="008E6F1E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8E6F1E">
        <w:rPr>
          <w:rFonts w:ascii="Times New Roman" w:hAnsi="Times New Roman" w:cs="Times New Roman"/>
          <w:sz w:val="24"/>
          <w:szCs w:val="24"/>
        </w:rPr>
        <w:t>アクセス）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ギアツクリフォード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2</w:t>
      </w:r>
      <w:r w:rsidRPr="008E6F1E">
        <w:rPr>
          <w:rFonts w:ascii="Times New Roman" w:hAnsi="Times New Roman" w:cs="Times New Roman"/>
          <w:sz w:val="24"/>
          <w:szCs w:val="24"/>
        </w:rPr>
        <w:t>『解釈人類学と反</w:t>
      </w:r>
      <w:r w:rsidRPr="008E6F1E">
        <w:rPr>
          <w:rFonts w:ascii="Times New Roman" w:hAnsi="Times New Roman" w:cs="Times New Roman"/>
          <w:sz w:val="24"/>
          <w:szCs w:val="24"/>
        </w:rPr>
        <w:t>=</w:t>
      </w:r>
      <w:r w:rsidRPr="008E6F1E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8E6F1E">
        <w:rPr>
          <w:rFonts w:ascii="Times New Roman" w:hAnsi="Times New Roman" w:cs="Times New Roman"/>
          <w:sz w:val="24"/>
          <w:szCs w:val="24"/>
        </w:rPr>
        <w:t xml:space="preserve"> </w:t>
      </w:r>
      <w:r w:rsidRPr="008E6F1E">
        <w:rPr>
          <w:rFonts w:ascii="Times New Roman" w:hAnsi="Times New Roman" w:cs="Times New Roman"/>
          <w:sz w:val="24"/>
          <w:szCs w:val="24"/>
        </w:rPr>
        <w:t>、みすず書</w:t>
      </w:r>
      <w:r w:rsidRPr="008E6F1E">
        <w:rPr>
          <w:rFonts w:ascii="Times New Roman" w:hAnsi="Times New Roman" w:cs="Times New Roman"/>
          <w:sz w:val="24"/>
          <w:szCs w:val="24"/>
        </w:rPr>
        <w:t xml:space="preserve"> </w:t>
      </w:r>
      <w:r w:rsidRPr="008E6F1E">
        <w:rPr>
          <w:rFonts w:ascii="Times New Roman" w:hAnsi="Times New Roman" w:cs="Times New Roman"/>
          <w:sz w:val="24"/>
          <w:szCs w:val="24"/>
        </w:rPr>
        <w:t>房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栗本英世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6</w:t>
      </w:r>
      <w:r w:rsidRPr="008E6F1E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8E6F1E">
        <w:rPr>
          <w:rFonts w:ascii="Times New Roman" w:hAnsi="Times New Roman" w:cs="Times New Roman"/>
          <w:sz w:val="24"/>
          <w:szCs w:val="24"/>
        </w:rPr>
        <w:t>―</w:t>
      </w:r>
      <w:r w:rsidRPr="008E6F1E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8E6F1E">
        <w:rPr>
          <w:rFonts w:ascii="Times New Roman" w:hAnsi="Times New Roman" w:cs="Times New Roman"/>
          <w:sz w:val="24"/>
          <w:szCs w:val="24"/>
        </w:rPr>
        <w:t>54(4):77–92</w:t>
      </w:r>
      <w:r w:rsidRPr="008E6F1E">
        <w:rPr>
          <w:rFonts w:ascii="Times New Roman" w:hAnsi="Times New Roman" w:cs="Times New Roman"/>
          <w:sz w:val="24"/>
          <w:szCs w:val="24"/>
        </w:rPr>
        <w:t>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栗本英世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8</w:t>
      </w:r>
      <w:r w:rsidRPr="008E6F1E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8E6F1E">
        <w:rPr>
          <w:rFonts w:ascii="Times New Roman" w:hAnsi="Times New Roman" w:cs="Times New Roman"/>
          <w:sz w:val="24"/>
          <w:szCs w:val="24"/>
        </w:rPr>
        <w:t>―</w:t>
      </w:r>
      <w:r w:rsidRPr="008E6F1E">
        <w:rPr>
          <w:rFonts w:ascii="Times New Roman" w:hAnsi="Times New Roman" w:cs="Times New Roman"/>
          <w:sz w:val="24"/>
          <w:szCs w:val="24"/>
        </w:rPr>
        <w:t>内戦</w:t>
      </w:r>
      <w:r w:rsidRPr="008E6F1E">
        <w:rPr>
          <w:rFonts w:ascii="Times New Roman" w:hAnsi="Times New Roman" w:cs="Times New Roman"/>
          <w:sz w:val="24"/>
          <w:szCs w:val="24"/>
        </w:rPr>
        <w:t xml:space="preserve">, </w:t>
      </w:r>
      <w:r w:rsidRPr="008E6F1E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8E6F1E">
        <w:rPr>
          <w:rFonts w:ascii="Times New Roman" w:hAnsi="Times New Roman" w:cs="Times New Roman"/>
          <w:sz w:val="24"/>
          <w:szCs w:val="24"/>
        </w:rPr>
        <w:t>pp. 45–69</w:t>
      </w:r>
      <w:r w:rsidRPr="008E6F1E">
        <w:rPr>
          <w:rFonts w:ascii="Times New Roman" w:hAnsi="Times New Roman" w:cs="Times New Roman"/>
          <w:sz w:val="24"/>
          <w:szCs w:val="24"/>
        </w:rPr>
        <w:t>、人文書院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lastRenderedPageBreak/>
        <w:t>国際協力銀行</w:t>
      </w:r>
      <w:r w:rsidRPr="008E6F1E">
        <w:rPr>
          <w:rFonts w:ascii="Times New Roman" w:hAnsi="Times New Roman" w:cs="Times New Roman"/>
          <w:sz w:val="24"/>
          <w:szCs w:val="24"/>
        </w:rPr>
        <w:t xml:space="preserve"> 1999</w:t>
      </w:r>
      <w:r w:rsidRPr="008E6F1E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8E6F1E">
        <w:rPr>
          <w:rFonts w:ascii="Times New Roman" w:hAnsi="Times New Roman" w:cs="Times New Roman"/>
          <w:sz w:val="24"/>
          <w:szCs w:val="24"/>
        </w:rPr>
        <w:t>―</w:t>
      </w:r>
      <w:r w:rsidRPr="008E6F1E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8E6F1E">
        <w:rPr>
          <w:rFonts w:ascii="Times New Roman" w:hAnsi="Times New Roman" w:cs="Times New Roman"/>
          <w:sz w:val="24"/>
          <w:szCs w:val="24"/>
        </w:rPr>
        <w:t xml:space="preserve"> </w:t>
      </w:r>
      <w:r w:rsidRPr="008E6F1E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8E6F1E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8E6F1E">
        <w:rPr>
          <w:rFonts w:ascii="Times New Roman" w:hAnsi="Times New Roman" w:cs="Times New Roman"/>
          <w:sz w:val="24"/>
          <w:szCs w:val="24"/>
        </w:rPr>
        <w:t>（</w:t>
      </w:r>
      <w:r w:rsidRPr="008E6F1E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8E6F1E">
        <w:rPr>
          <w:rFonts w:ascii="Times New Roman" w:hAnsi="Times New Roman" w:cs="Times New Roman"/>
          <w:sz w:val="24"/>
          <w:szCs w:val="24"/>
        </w:rPr>
        <w:t>アクセス）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10</w:t>
      </w:r>
      <w:r w:rsidRPr="008E6F1E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8E6F1E">
        <w:rPr>
          <w:rFonts w:ascii="Times New Roman" w:hAnsi="Times New Roman" w:cs="Times New Roman"/>
          <w:sz w:val="24"/>
          <w:szCs w:val="24"/>
        </w:rPr>
        <w:t xml:space="preserve">&lt; </w:t>
      </w:r>
      <w:r w:rsidRPr="008E6F1E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8E6F1E">
        <w:rPr>
          <w:rFonts w:ascii="Times New Roman" w:hAnsi="Times New Roman" w:cs="Times New Roman"/>
          <w:sz w:val="24"/>
          <w:szCs w:val="24"/>
        </w:rPr>
        <w:t xml:space="preserve">&gt; </w:t>
      </w:r>
      <w:r w:rsidRPr="008E6F1E">
        <w:rPr>
          <w:rFonts w:ascii="Times New Roman" w:hAnsi="Times New Roman" w:cs="Times New Roman"/>
          <w:sz w:val="24"/>
          <w:szCs w:val="24"/>
        </w:rPr>
        <w:t>の試み</w:t>
      </w:r>
      <w:r w:rsidRPr="008E6F1E">
        <w:rPr>
          <w:rFonts w:ascii="Times New Roman" w:hAnsi="Times New Roman" w:cs="Times New Roman"/>
          <w:sz w:val="24"/>
          <w:szCs w:val="24"/>
        </w:rPr>
        <w:t>―</w:t>
      </w:r>
      <w:r w:rsidRPr="008E6F1E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8E6F1E">
        <w:rPr>
          <w:rFonts w:ascii="Times New Roman" w:hAnsi="Times New Roman" w:cs="Times New Roman"/>
          <w:sz w:val="24"/>
          <w:szCs w:val="24"/>
        </w:rPr>
        <w:t>―</w:t>
      </w:r>
      <w:r w:rsidRPr="008E6F1E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8E6F1E">
        <w:rPr>
          <w:rFonts w:ascii="Times New Roman" w:hAnsi="Times New Roman" w:cs="Times New Roman"/>
          <w:sz w:val="24"/>
          <w:szCs w:val="24"/>
        </w:rPr>
        <w:t>1:24–40</w:t>
      </w:r>
      <w:r w:rsidRPr="008E6F1E">
        <w:rPr>
          <w:rFonts w:ascii="Times New Roman" w:hAnsi="Times New Roman" w:cs="Times New Roman"/>
          <w:sz w:val="24"/>
          <w:szCs w:val="24"/>
        </w:rPr>
        <w:t>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14</w:t>
      </w:r>
      <w:r w:rsidRPr="008E6F1E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8E6F1E">
        <w:rPr>
          <w:rFonts w:ascii="Times New Roman" w:hAnsi="Times New Roman" w:cs="Times New Roman"/>
          <w:sz w:val="24"/>
          <w:szCs w:val="24"/>
        </w:rPr>
        <w:t>5:97–119</w:t>
      </w:r>
      <w:r w:rsidRPr="008E6F1E">
        <w:rPr>
          <w:rFonts w:ascii="Times New Roman" w:hAnsi="Times New Roman" w:cs="Times New Roman"/>
          <w:sz w:val="24"/>
          <w:szCs w:val="24"/>
        </w:rPr>
        <w:t>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西川潤</w:t>
      </w:r>
      <w:r w:rsidRPr="008E6F1E">
        <w:rPr>
          <w:rFonts w:ascii="Times New Roman" w:hAnsi="Times New Roman" w:cs="Times New Roman"/>
          <w:sz w:val="24"/>
          <w:szCs w:val="24"/>
        </w:rPr>
        <w:t xml:space="preserve"> 1989</w:t>
      </w:r>
      <w:r w:rsidRPr="008E6F1E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8E6F1E">
        <w:rPr>
          <w:rFonts w:ascii="Times New Roman" w:hAnsi="Times New Roman" w:cs="Times New Roman"/>
          <w:sz w:val="24"/>
          <w:szCs w:val="24"/>
        </w:rPr>
        <w:t>pp. 3–41</w:t>
      </w:r>
      <w:r w:rsidRPr="008E6F1E">
        <w:rPr>
          <w:rFonts w:ascii="Times New Roman" w:hAnsi="Times New Roman" w:cs="Times New Roman"/>
          <w:sz w:val="24"/>
          <w:szCs w:val="24"/>
        </w:rPr>
        <w:t>、東京大学出版会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ヒベイログスタボ</w:t>
      </w:r>
      <w:r w:rsidRPr="008E6F1E">
        <w:rPr>
          <w:rFonts w:ascii="Times New Roman" w:hAnsi="Times New Roman" w:cs="Times New Roman"/>
          <w:sz w:val="24"/>
          <w:szCs w:val="24"/>
        </w:rPr>
        <w:t xml:space="preserve"> </w:t>
      </w:r>
      <w:r w:rsidRPr="008E6F1E">
        <w:rPr>
          <w:rFonts w:ascii="Times New Roman" w:hAnsi="Times New Roman" w:cs="Times New Roman"/>
          <w:sz w:val="24"/>
          <w:szCs w:val="24"/>
        </w:rPr>
        <w:t>リンス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7</w:t>
      </w:r>
      <w:r w:rsidRPr="008E6F1E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8E6F1E">
        <w:rPr>
          <w:rFonts w:ascii="Times New Roman" w:hAnsi="Times New Roman" w:cs="Times New Roman"/>
          <w:sz w:val="24"/>
          <w:szCs w:val="24"/>
        </w:rPr>
        <w:t>―</w:t>
      </w:r>
      <w:r w:rsidRPr="008E6F1E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久保明教訳、小泉潤二・栗本英世編『第３巻</w:t>
      </w:r>
      <w:r w:rsidRPr="008E6F1E">
        <w:rPr>
          <w:rFonts w:ascii="Times New Roman" w:hAnsi="Times New Roman" w:cs="Times New Roman"/>
          <w:sz w:val="24"/>
          <w:szCs w:val="24"/>
        </w:rPr>
        <w:t xml:space="preserve"> </w:t>
      </w:r>
      <w:r w:rsidRPr="008E6F1E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8E6F1E">
        <w:rPr>
          <w:rFonts w:ascii="Times New Roman" w:hAnsi="Times New Roman" w:cs="Times New Roman"/>
          <w:sz w:val="24"/>
          <w:szCs w:val="24"/>
        </w:rPr>
        <w:t>）</w:t>
      </w:r>
      <w:r w:rsidRPr="008E6F1E">
        <w:rPr>
          <w:rFonts w:ascii="Times New Roman" w:hAnsi="Times New Roman" w:cs="Times New Roman"/>
          <w:sz w:val="24"/>
          <w:szCs w:val="24"/>
        </w:rPr>
        <w:t>pp. 49–108</w:t>
      </w:r>
      <w:r w:rsidRPr="008E6F1E">
        <w:rPr>
          <w:rFonts w:ascii="Times New Roman" w:hAnsi="Times New Roman" w:cs="Times New Roman"/>
          <w:sz w:val="24"/>
          <w:szCs w:val="24"/>
        </w:rPr>
        <w:t>、大阪大学</w:t>
      </w:r>
      <w:r w:rsidRPr="008E6F1E">
        <w:rPr>
          <w:rFonts w:ascii="Times New Roman" w:hAnsi="Times New Roman" w:cs="Times New Roman"/>
          <w:sz w:val="24"/>
          <w:szCs w:val="24"/>
        </w:rPr>
        <w:t xml:space="preserve"> 21 </w:t>
      </w:r>
      <w:r w:rsidRPr="008E6F1E">
        <w:rPr>
          <w:rFonts w:ascii="Times New Roman" w:hAnsi="Times New Roman" w:cs="Times New Roman"/>
          <w:sz w:val="24"/>
          <w:szCs w:val="24"/>
        </w:rPr>
        <w:t>世紀</w:t>
      </w:r>
      <w:r w:rsidRPr="008E6F1E">
        <w:rPr>
          <w:rFonts w:ascii="Times New Roman" w:hAnsi="Times New Roman" w:cs="Times New Roman"/>
          <w:sz w:val="24"/>
          <w:szCs w:val="24"/>
        </w:rPr>
        <w:t xml:space="preserve"> COE </w:t>
      </w:r>
      <w:r w:rsidRPr="008E6F1E">
        <w:rPr>
          <w:rFonts w:ascii="Times New Roman" w:hAnsi="Times New Roman" w:cs="Times New Roman"/>
          <w:sz w:val="24"/>
          <w:szCs w:val="24"/>
        </w:rPr>
        <w:t>プログラム</w:t>
      </w:r>
      <w:r w:rsidRPr="008E6F1E">
        <w:rPr>
          <w:rFonts w:ascii="Times New Roman" w:hAnsi="Times New Roman" w:cs="Times New Roman"/>
          <w:sz w:val="24"/>
          <w:szCs w:val="24"/>
        </w:rPr>
        <w:t xml:space="preserve"> </w:t>
      </w:r>
      <w:r w:rsidRPr="008E6F1E">
        <w:rPr>
          <w:rFonts w:ascii="Times New Roman" w:hAnsi="Times New Roman" w:cs="Times New Roman"/>
          <w:sz w:val="24"/>
          <w:szCs w:val="24"/>
        </w:rPr>
        <w:t>「インターフェイスの人文学」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山下彰一</w:t>
      </w:r>
      <w:r w:rsidRPr="008E6F1E">
        <w:rPr>
          <w:rFonts w:ascii="Times New Roman" w:hAnsi="Times New Roman" w:cs="Times New Roman"/>
          <w:sz w:val="24"/>
          <w:szCs w:val="24"/>
        </w:rPr>
        <w:t xml:space="preserve"> 1999</w:t>
      </w:r>
      <w:r w:rsidRPr="008E6F1E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8E6F1E">
        <w:rPr>
          <w:rFonts w:ascii="Times New Roman" w:hAnsi="Times New Roman" w:cs="Times New Roman"/>
          <w:sz w:val="24"/>
          <w:szCs w:val="24"/>
        </w:rPr>
        <w:t xml:space="preserve">: </w:t>
      </w:r>
      <w:r w:rsidRPr="008E6F1E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8E6F1E">
        <w:rPr>
          <w:rFonts w:ascii="Times New Roman" w:hAnsi="Times New Roman" w:cs="Times New Roman"/>
          <w:sz w:val="24"/>
          <w:szCs w:val="24"/>
        </w:rPr>
        <w:t>8(2):1–4</w:t>
      </w:r>
      <w:r w:rsidRPr="008E6F1E">
        <w:rPr>
          <w:rFonts w:ascii="Times New Roman" w:hAnsi="Times New Roman" w:cs="Times New Roman"/>
          <w:sz w:val="24"/>
          <w:szCs w:val="24"/>
        </w:rPr>
        <w:t>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山田肖子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9</w:t>
      </w:r>
      <w:r w:rsidRPr="008E6F1E">
        <w:rPr>
          <w:rFonts w:ascii="Times New Roman" w:hAnsi="Times New Roman" w:cs="Times New Roman"/>
          <w:sz w:val="24"/>
          <w:szCs w:val="24"/>
        </w:rPr>
        <w:t>『国際協力と学校</w:t>
      </w:r>
      <w:r w:rsidRPr="008E6F1E">
        <w:rPr>
          <w:rFonts w:ascii="Times New Roman" w:hAnsi="Times New Roman" w:cs="Times New Roman"/>
          <w:sz w:val="24"/>
          <w:szCs w:val="24"/>
        </w:rPr>
        <w:t xml:space="preserve">: </w:t>
      </w:r>
      <w:r w:rsidRPr="008E6F1E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山田肖子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10</w:t>
      </w:r>
      <w:r w:rsidRPr="008E6F1E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8E6F1E">
        <w:rPr>
          <w:rFonts w:ascii="Times New Roman" w:hAnsi="Times New Roman" w:cs="Times New Roman"/>
          <w:sz w:val="24"/>
          <w:szCs w:val="24"/>
        </w:rPr>
        <w:t>-</w:t>
      </w:r>
      <w:r w:rsidRPr="008E6F1E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8E6F1E">
        <w:rPr>
          <w:rFonts w:ascii="Times New Roman" w:hAnsi="Times New Roman" w:cs="Times New Roman"/>
          <w:sz w:val="24"/>
          <w:szCs w:val="24"/>
        </w:rPr>
        <w:t>1:12–23</w:t>
      </w:r>
      <w:r w:rsidRPr="008E6F1E">
        <w:rPr>
          <w:rFonts w:ascii="Times New Roman" w:hAnsi="Times New Roman" w:cs="Times New Roman"/>
          <w:sz w:val="24"/>
          <w:szCs w:val="24"/>
        </w:rPr>
        <w:t>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>吉田和浩</w:t>
      </w:r>
      <w:r w:rsidRPr="008E6F1E">
        <w:rPr>
          <w:rFonts w:ascii="Times New Roman" w:hAnsi="Times New Roman" w:cs="Times New Roman"/>
          <w:sz w:val="24"/>
          <w:szCs w:val="24"/>
        </w:rPr>
        <w:t xml:space="preserve"> 2005</w:t>
      </w:r>
      <w:r w:rsidRPr="008E6F1E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8E6F1E">
        <w:rPr>
          <w:rFonts w:ascii="Times New Roman" w:hAnsi="Times New Roman" w:cs="Times New Roman"/>
          <w:sz w:val="24"/>
          <w:szCs w:val="24"/>
        </w:rPr>
        <w:t>―</w:t>
      </w:r>
      <w:r w:rsidRPr="008E6F1E">
        <w:rPr>
          <w:rFonts w:ascii="Times New Roman" w:hAnsi="Times New Roman" w:cs="Times New Roman"/>
          <w:sz w:val="24"/>
          <w:szCs w:val="24"/>
        </w:rPr>
        <w:t>理論と実践』</w:t>
      </w:r>
      <w:r w:rsidRPr="008E6F1E">
        <w:rPr>
          <w:rFonts w:ascii="Times New Roman" w:hAnsi="Times New Roman" w:cs="Times New Roman"/>
          <w:sz w:val="24"/>
          <w:szCs w:val="24"/>
        </w:rPr>
        <w:t>pp. 121–140</w:t>
      </w:r>
      <w:r w:rsidRPr="008E6F1E">
        <w:rPr>
          <w:rFonts w:ascii="Times New Roman" w:hAnsi="Times New Roman" w:cs="Times New Roman"/>
          <w:sz w:val="24"/>
          <w:szCs w:val="24"/>
        </w:rPr>
        <w:t>、有斐閣。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8E6F1E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Lorraine (ed.). 2004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8E6F1E">
        <w:rPr>
          <w:rFonts w:ascii="Times New Roman" w:hAnsi="Times New Roman" w:cs="Times New Roman"/>
          <w:sz w:val="24"/>
          <w:szCs w:val="24"/>
        </w:rPr>
        <w:t>. New York: Zone Books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 xml:space="preserve">Hartigan, John. 2015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8E6F1E">
        <w:rPr>
          <w:rFonts w:ascii="Times New Roman" w:hAnsi="Times New Roman" w:cs="Times New Roman"/>
          <w:sz w:val="24"/>
          <w:szCs w:val="24"/>
        </w:rPr>
        <w:t>. Minneapolis: University of Minnesota Press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 xml:space="preserve">King, Kenneth. 2000. Towards Knowledge-Based Aid: A New Way of Working or a New North-South Divide?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8E6F1E">
        <w:rPr>
          <w:rFonts w:ascii="Times New Roman" w:hAnsi="Times New Roman" w:cs="Times New Roman"/>
          <w:sz w:val="24"/>
          <w:szCs w:val="24"/>
        </w:rPr>
        <w:t xml:space="preserve"> 3(2):23–48. http://doi.org/10.15027/34134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. 2007. The Political Dimension of International Cooperation in Education: Mechanisms of Global Governance to Promote Education for All. In David Baker and Alexander Wiseman (eds.)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8E6F1E">
        <w:rPr>
          <w:rFonts w:ascii="Times New Roman" w:hAnsi="Times New Roman" w:cs="Times New Roman"/>
          <w:sz w:val="24"/>
          <w:szCs w:val="24"/>
        </w:rPr>
        <w:t>, pp. 33–74. Oxford: Elsevier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. 2005. Pluralizing Anthropology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8E6F1E">
        <w:rPr>
          <w:rFonts w:ascii="Times New Roman" w:hAnsi="Times New Roman" w:cs="Times New Roman"/>
          <w:sz w:val="24"/>
          <w:szCs w:val="24"/>
        </w:rPr>
        <w:t xml:space="preserve"> 46(7):9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8E6F1E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. 2001. Figures of the Future: Dystopia and Subjectivity in the Social Imagination of the Future. In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Eisei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 Kurimoto (ed.)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 xml:space="preserve">Rewriting Africa: Toward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lastRenderedPageBreak/>
        <w:t>Renaissance</w:t>
      </w:r>
      <w:r w:rsidRPr="008E6F1E">
        <w:rPr>
          <w:rFonts w:ascii="Times New Roman" w:hAnsi="Times New Roman" w:cs="Times New Roman"/>
          <w:sz w:val="24"/>
          <w:szCs w:val="24"/>
        </w:rPr>
        <w:t>, pp. 239–261. JCAS Symposium Series 14. Osaka: JCAS, National Museum of Ethnology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8E6F1E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Nobuhide. 2021. Inequality in Learning Engagements Amid the COVID-19 Pandemic: A Comparative Study of Kenya, Uganda, and Malawi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8E6F1E">
        <w:rPr>
          <w:rFonts w:ascii="Times New Roman" w:hAnsi="Times New Roman" w:cs="Times New Roman"/>
          <w:sz w:val="24"/>
          <w:szCs w:val="24"/>
        </w:rPr>
        <w:t xml:space="preserve"> 12:4–18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8E6F1E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Nobuhide. 2010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8E6F1E">
        <w:rPr>
          <w:rFonts w:ascii="Times New Roman" w:hAnsi="Times New Roman" w:cs="Times New Roman"/>
          <w:sz w:val="24"/>
          <w:szCs w:val="24"/>
        </w:rPr>
        <w:t>. New York: Nova Science Publishers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8E6F1E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Nobuhide, Shimada,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, Francis L. 2015. UPE Policy and Quality of Education in Kenya. In Keiichi Ogawa and </w:t>
      </w:r>
      <w:proofErr w:type="spellStart"/>
      <w:r w:rsidRPr="008E6F1E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8E6F1E">
        <w:rPr>
          <w:rFonts w:ascii="Times New Roman" w:hAnsi="Times New Roman" w:cs="Times New Roman"/>
          <w:sz w:val="24"/>
          <w:szCs w:val="24"/>
        </w:rPr>
        <w:t xml:space="preserve"> Nishimura (eds.)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8E6F1E">
        <w:rPr>
          <w:rFonts w:ascii="Times New Roman" w:hAnsi="Times New Roman" w:cs="Times New Roman"/>
          <w:sz w:val="24"/>
          <w:szCs w:val="24"/>
        </w:rPr>
        <w:t>, pp. 135–153. Brill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 xml:space="preserve">Stiglitz, Joseph E. 1998. More Instruments and Broader Goals: Moving toward the Post-Washington Consensus. The United Nations University World Institute for Development Economics Research, Helsinki. http://www.wider.unu.edu/ stiglitz.htm </w:t>
      </w:r>
      <w:r w:rsidRPr="008E6F1E">
        <w:rPr>
          <w:rFonts w:ascii="Times New Roman" w:hAnsi="Times New Roman" w:cs="Times New Roman"/>
          <w:sz w:val="24"/>
          <w:szCs w:val="24"/>
        </w:rPr>
        <w:t>（</w:t>
      </w:r>
      <w:r w:rsidRPr="008E6F1E">
        <w:rPr>
          <w:rFonts w:ascii="Times New Roman" w:hAnsi="Times New Roman" w:cs="Times New Roman"/>
          <w:sz w:val="24"/>
          <w:szCs w:val="24"/>
        </w:rPr>
        <w:t xml:space="preserve">2001/1/15 </w:t>
      </w:r>
      <w:r w:rsidRPr="008E6F1E">
        <w:rPr>
          <w:rFonts w:ascii="Times New Roman" w:hAnsi="Times New Roman" w:cs="Times New Roman"/>
          <w:sz w:val="24"/>
          <w:szCs w:val="24"/>
        </w:rPr>
        <w:t>アクセス）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 xml:space="preserve">Thoburn, John T. 2000. Development Studies Education in Universities in the New Millennium: A United Kingdom Perspective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8E6F1E">
        <w:rPr>
          <w:rFonts w:ascii="Times New Roman" w:hAnsi="Times New Roman" w:cs="Times New Roman"/>
          <w:sz w:val="24"/>
          <w:szCs w:val="24"/>
        </w:rPr>
        <w:t xml:space="preserve"> 9(2):49–62.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 xml:space="preserve">United Nations. 2017. One Health, September 2017. http://www.who.int/features/qa/one-health/ </w:t>
      </w:r>
      <w:r w:rsidRPr="008E6F1E">
        <w:rPr>
          <w:rFonts w:ascii="Times New Roman" w:hAnsi="Times New Roman" w:cs="Times New Roman"/>
          <w:sz w:val="24"/>
          <w:szCs w:val="24"/>
        </w:rPr>
        <w:t>（</w:t>
      </w:r>
      <w:r w:rsidRPr="008E6F1E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8E6F1E">
        <w:rPr>
          <w:rFonts w:ascii="Times New Roman" w:hAnsi="Times New Roman" w:cs="Times New Roman"/>
          <w:sz w:val="24"/>
          <w:szCs w:val="24"/>
        </w:rPr>
        <w:t>アクセス）</w:t>
      </w:r>
    </w:p>
    <w:p w:rsidR="008E6F1E" w:rsidRPr="008E6F1E" w:rsidRDefault="008E6F1E" w:rsidP="008E6F1E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8E6F1E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8E6F1E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8E6F1E">
        <w:rPr>
          <w:rFonts w:ascii="Times New Roman" w:hAnsi="Times New Roman" w:cs="Times New Roman"/>
          <w:sz w:val="24"/>
          <w:szCs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84434" w:rsidRDefault="00784434" w:rsidP="005604B0">
      <w:pPr>
        <w:spacing w:after="0" w:line="240" w:lineRule="auto"/>
      </w:pPr>
      <w:r>
        <w:separator/>
      </w:r>
    </w:p>
  </w:endnote>
  <w:endnote w:type="continuationSeparator" w:id="0">
    <w:p w:rsidR="00784434" w:rsidRDefault="00784434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84434" w:rsidRDefault="00784434" w:rsidP="005604B0">
      <w:pPr>
        <w:spacing w:after="0" w:line="240" w:lineRule="auto"/>
      </w:pPr>
      <w:r>
        <w:separator/>
      </w:r>
    </w:p>
  </w:footnote>
  <w:footnote w:type="continuationSeparator" w:id="0">
    <w:p w:rsidR="00784434" w:rsidRDefault="00784434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NKgFAFsYEmgtAAAA"/>
  </w:docVars>
  <w:rsids>
    <w:rsidRoot w:val="00172392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C74C9"/>
    <w:rsid w:val="002D1341"/>
    <w:rsid w:val="002E5C1E"/>
    <w:rsid w:val="002F44A5"/>
    <w:rsid w:val="00301EDC"/>
    <w:rsid w:val="00306955"/>
    <w:rsid w:val="00311BD3"/>
    <w:rsid w:val="00313920"/>
    <w:rsid w:val="00317CA8"/>
    <w:rsid w:val="003808A0"/>
    <w:rsid w:val="00397A84"/>
    <w:rsid w:val="003B6AAD"/>
    <w:rsid w:val="003D4006"/>
    <w:rsid w:val="004064ED"/>
    <w:rsid w:val="00432A9F"/>
    <w:rsid w:val="004464B0"/>
    <w:rsid w:val="00490EA1"/>
    <w:rsid w:val="004A52B4"/>
    <w:rsid w:val="004A530E"/>
    <w:rsid w:val="004B0C20"/>
    <w:rsid w:val="004B14AB"/>
    <w:rsid w:val="004C2110"/>
    <w:rsid w:val="004E4AC5"/>
    <w:rsid w:val="004F145D"/>
    <w:rsid w:val="00505774"/>
    <w:rsid w:val="005118C7"/>
    <w:rsid w:val="00560015"/>
    <w:rsid w:val="005604B0"/>
    <w:rsid w:val="005A1AB4"/>
    <w:rsid w:val="005E0B42"/>
    <w:rsid w:val="005E1A97"/>
    <w:rsid w:val="005F0CE7"/>
    <w:rsid w:val="005F13EC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3F03"/>
    <w:rsid w:val="00744F0E"/>
    <w:rsid w:val="00747861"/>
    <w:rsid w:val="007514CD"/>
    <w:rsid w:val="007521E6"/>
    <w:rsid w:val="007549F6"/>
    <w:rsid w:val="00784434"/>
    <w:rsid w:val="00794FAD"/>
    <w:rsid w:val="00795B89"/>
    <w:rsid w:val="00797413"/>
    <w:rsid w:val="007A033A"/>
    <w:rsid w:val="007B11CE"/>
    <w:rsid w:val="007C326C"/>
    <w:rsid w:val="007C5F85"/>
    <w:rsid w:val="007C7A3B"/>
    <w:rsid w:val="007E4434"/>
    <w:rsid w:val="0084778D"/>
    <w:rsid w:val="0087408E"/>
    <w:rsid w:val="008E6F1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B17BE"/>
    <w:rsid w:val="00AF39E6"/>
    <w:rsid w:val="00AF65A6"/>
    <w:rsid w:val="00B05C1B"/>
    <w:rsid w:val="00B3645F"/>
    <w:rsid w:val="00B510FB"/>
    <w:rsid w:val="00BA09B9"/>
    <w:rsid w:val="00BB1C4E"/>
    <w:rsid w:val="00BB34FD"/>
    <w:rsid w:val="00BD24AC"/>
    <w:rsid w:val="00BF6DFA"/>
    <w:rsid w:val="00BF76AA"/>
    <w:rsid w:val="00C01FE1"/>
    <w:rsid w:val="00C143C8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F0DCA"/>
    <w:rsid w:val="00D05BA0"/>
    <w:rsid w:val="00D93519"/>
    <w:rsid w:val="00DC178B"/>
    <w:rsid w:val="00DD4294"/>
    <w:rsid w:val="00DE26AA"/>
    <w:rsid w:val="00DE2767"/>
    <w:rsid w:val="00E76B83"/>
    <w:rsid w:val="00EA1DFC"/>
    <w:rsid w:val="00EA44CC"/>
    <w:rsid w:val="00EA7270"/>
    <w:rsid w:val="00EE05F3"/>
    <w:rsid w:val="00EF1704"/>
    <w:rsid w:val="00F3084A"/>
    <w:rsid w:val="00F57E73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0F347812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9</TotalTime>
  <Pages>4</Pages>
  <Words>5541</Words>
  <Characters>31586</Characters>
  <Application>Microsoft Office Word</Application>
  <DocSecurity>0</DocSecurity>
  <Lines>263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3</cp:revision>
  <dcterms:created xsi:type="dcterms:W3CDTF">2022-11-25T12:21:00Z</dcterms:created>
  <dcterms:modified xsi:type="dcterms:W3CDTF">2023-08-03T1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mg6Phz85"/&gt;&lt;style id="http://www.zotero.org/styles/chicago-author-date-kyosei-ja" hasBibliography="1" bibliographyStyleHasBeenSet="1"/&gt;&lt;prefs&gt;&lt;pref name="fieldType" value="Field"/&gt;&lt;/prefs&gt;&lt;/data&gt;</vt:lpwstr>
  </property>
</Properties>
</file>